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0BDFC4" w14:textId="1319A065" w:rsidR="008A05CC" w:rsidRPr="00742691" w:rsidRDefault="00742691" w:rsidP="00742691">
      <w:pPr>
        <w:rPr>
          <w:rFonts w:ascii="Times New Roman" w:eastAsiaTheme="minorHAnsi" w:hAnsi="Times New Roman" w:cs="Times New Roman"/>
          <w:b/>
          <w:lang w:eastAsia="nl-NL"/>
        </w:rPr>
      </w:pPr>
      <w:r w:rsidRPr="00742691">
        <w:rPr>
          <w:rFonts w:ascii="Times New Roman" w:eastAsiaTheme="minorHAnsi" w:hAnsi="Times New Roman" w:cs="Times New Roman"/>
          <w:b/>
          <w:lang w:eastAsia="nl-NL"/>
        </w:rPr>
        <w:t>Suppl</w:t>
      </w:r>
      <w:r w:rsidR="00236871">
        <w:rPr>
          <w:rFonts w:ascii="Times New Roman" w:eastAsiaTheme="minorHAnsi" w:hAnsi="Times New Roman" w:cs="Times New Roman"/>
          <w:b/>
          <w:lang w:eastAsia="nl-NL"/>
        </w:rPr>
        <w:t>emental</w:t>
      </w:r>
      <w:r w:rsidRPr="00742691">
        <w:rPr>
          <w:rFonts w:ascii="Times New Roman" w:eastAsiaTheme="minorHAnsi" w:hAnsi="Times New Roman" w:cs="Times New Roman"/>
          <w:b/>
          <w:lang w:eastAsia="nl-NL"/>
        </w:rPr>
        <w:t xml:space="preserve"> Table 23. </w:t>
      </w:r>
      <w:r w:rsidR="008A05CC" w:rsidRPr="00742691">
        <w:rPr>
          <w:rFonts w:ascii="Times New Roman" w:eastAsia="Times New Roman" w:hAnsi="Times New Roman" w:cs="Times New Roman"/>
          <w:b/>
          <w:lang w:val="en-GB" w:eastAsia="nl-NL"/>
        </w:rPr>
        <w:t>Studies on prediction models</w:t>
      </w:r>
    </w:p>
    <w:p w14:paraId="7A0BDFC5" w14:textId="77777777" w:rsidR="008A05CC" w:rsidRPr="008A05CC" w:rsidRDefault="008A05CC" w:rsidP="008A05CC">
      <w:pPr>
        <w:spacing w:after="0" w:line="240" w:lineRule="auto"/>
        <w:rPr>
          <w:rFonts w:ascii="Segoe UI" w:eastAsia="Times New Roman" w:hAnsi="Segoe UI" w:cs="Segoe UI"/>
          <w:sz w:val="16"/>
          <w:szCs w:val="16"/>
          <w:lang w:val="en-GB" w:eastAsia="nl-NL"/>
        </w:rPr>
      </w:pPr>
    </w:p>
    <w:p w14:paraId="7A0BDFC6" w14:textId="77777777" w:rsidR="008A05CC" w:rsidRPr="008A05CC" w:rsidRDefault="008A05CC" w:rsidP="008A05CC">
      <w:pPr>
        <w:spacing w:after="0" w:line="240" w:lineRule="auto"/>
        <w:rPr>
          <w:rFonts w:ascii="Segoe UI" w:eastAsia="Times New Roman" w:hAnsi="Segoe UI" w:cs="Segoe UI"/>
          <w:sz w:val="16"/>
          <w:szCs w:val="16"/>
          <w:lang w:val="en-GB" w:eastAsia="nl-NL"/>
        </w:rPr>
      </w:pPr>
    </w:p>
    <w:tbl>
      <w:tblPr>
        <w:tblW w:w="15311" w:type="dxa"/>
        <w:tblInd w:w="-1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8" w:type="dxa"/>
          <w:right w:w="28" w:type="dxa"/>
        </w:tblCellMar>
        <w:tblLook w:val="00A0" w:firstRow="1" w:lastRow="0" w:firstColumn="1" w:lastColumn="0" w:noHBand="0" w:noVBand="0"/>
      </w:tblPr>
      <w:tblGrid>
        <w:gridCol w:w="1135"/>
        <w:gridCol w:w="1275"/>
        <w:gridCol w:w="1134"/>
        <w:gridCol w:w="851"/>
        <w:gridCol w:w="992"/>
        <w:gridCol w:w="994"/>
        <w:gridCol w:w="142"/>
        <w:gridCol w:w="1276"/>
        <w:gridCol w:w="1984"/>
        <w:gridCol w:w="1276"/>
        <w:gridCol w:w="142"/>
        <w:gridCol w:w="850"/>
        <w:gridCol w:w="142"/>
        <w:gridCol w:w="283"/>
        <w:gridCol w:w="76"/>
        <w:gridCol w:w="66"/>
        <w:gridCol w:w="425"/>
        <w:gridCol w:w="1418"/>
        <w:gridCol w:w="850"/>
      </w:tblGrid>
      <w:tr w:rsidR="008A05CC" w:rsidRPr="008A05CC" w14:paraId="7A0BDFD5" w14:textId="77777777" w:rsidTr="00095A01">
        <w:trPr>
          <w:cantSplit/>
          <w:trHeight w:val="1554"/>
        </w:trPr>
        <w:tc>
          <w:tcPr>
            <w:tcW w:w="1135" w:type="dxa"/>
            <w:shd w:val="clear" w:color="auto" w:fill="1F497D"/>
            <w:textDirection w:val="tbRl"/>
            <w:vAlign w:val="center"/>
          </w:tcPr>
          <w:p w14:paraId="7A0BDFC7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en-GB" w:eastAsia="nl-NL"/>
              </w:rPr>
              <w:t>Article</w:t>
            </w:r>
          </w:p>
        </w:tc>
        <w:tc>
          <w:tcPr>
            <w:tcW w:w="1275" w:type="dxa"/>
            <w:shd w:val="clear" w:color="auto" w:fill="1F497D"/>
            <w:textDirection w:val="tbRl"/>
            <w:vAlign w:val="center"/>
          </w:tcPr>
          <w:p w14:paraId="7A0BDFC8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Study Design</w:t>
            </w:r>
          </w:p>
        </w:tc>
        <w:tc>
          <w:tcPr>
            <w:tcW w:w="1134" w:type="dxa"/>
            <w:shd w:val="clear" w:color="auto" w:fill="1F497D"/>
            <w:textDirection w:val="tbRl"/>
            <w:vAlign w:val="center"/>
          </w:tcPr>
          <w:p w14:paraId="7A0BDFC9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Number </w:t>
            </w:r>
            <w:proofErr w:type="gramStart"/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of  delirious</w:t>
            </w:r>
            <w:proofErr w:type="gramEnd"/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 / Total  (%)</w:t>
            </w:r>
          </w:p>
        </w:tc>
        <w:tc>
          <w:tcPr>
            <w:tcW w:w="851" w:type="dxa"/>
            <w:shd w:val="clear" w:color="auto" w:fill="1F497D"/>
            <w:textDirection w:val="tbRl"/>
            <w:vAlign w:val="center"/>
          </w:tcPr>
          <w:p w14:paraId="7A0BDFCA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Type IC</w:t>
            </w:r>
          </w:p>
        </w:tc>
        <w:tc>
          <w:tcPr>
            <w:tcW w:w="992" w:type="dxa"/>
            <w:shd w:val="clear" w:color="auto" w:fill="1F497D"/>
            <w:textDirection w:val="tbRl"/>
            <w:vAlign w:val="center"/>
          </w:tcPr>
          <w:p w14:paraId="7A0BDFCB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Method Delirium Assessment</w:t>
            </w:r>
          </w:p>
        </w:tc>
        <w:tc>
          <w:tcPr>
            <w:tcW w:w="994" w:type="dxa"/>
            <w:shd w:val="clear" w:color="auto" w:fill="1F497D"/>
            <w:textDirection w:val="tbRl"/>
            <w:vAlign w:val="center"/>
          </w:tcPr>
          <w:p w14:paraId="7A0BDFCC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Inclusion</w:t>
            </w:r>
          </w:p>
        </w:tc>
        <w:tc>
          <w:tcPr>
            <w:tcW w:w="1418" w:type="dxa"/>
            <w:gridSpan w:val="2"/>
            <w:shd w:val="clear" w:color="auto" w:fill="1F497D"/>
            <w:textDirection w:val="tbRl"/>
            <w:vAlign w:val="center"/>
          </w:tcPr>
          <w:p w14:paraId="7A0BDFCD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Exclusion</w:t>
            </w:r>
          </w:p>
        </w:tc>
        <w:tc>
          <w:tcPr>
            <w:tcW w:w="1984" w:type="dxa"/>
            <w:shd w:val="clear" w:color="auto" w:fill="1F497D"/>
            <w:textDirection w:val="tbRl"/>
            <w:vAlign w:val="center"/>
          </w:tcPr>
          <w:p w14:paraId="7A0BDFCE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Predictors</w:t>
            </w:r>
          </w:p>
        </w:tc>
        <w:tc>
          <w:tcPr>
            <w:tcW w:w="2268" w:type="dxa"/>
            <w:gridSpan w:val="3"/>
            <w:shd w:val="clear" w:color="auto" w:fill="1F497D"/>
            <w:textDirection w:val="tbRl"/>
            <w:vAlign w:val="center"/>
          </w:tcPr>
          <w:p w14:paraId="7A0BDFCF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Predictor</w:t>
            </w:r>
          </w:p>
          <w:p w14:paraId="7A0BDFD0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 Effect Estimate</w:t>
            </w:r>
          </w:p>
        </w:tc>
        <w:tc>
          <w:tcPr>
            <w:tcW w:w="2410" w:type="dxa"/>
            <w:gridSpan w:val="6"/>
            <w:shd w:val="clear" w:color="auto" w:fill="1F497D"/>
            <w:textDirection w:val="tbRl"/>
            <w:vAlign w:val="center"/>
          </w:tcPr>
          <w:p w14:paraId="7A0BDFD1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Outcome</w:t>
            </w:r>
          </w:p>
          <w:p w14:paraId="7A0BDFD2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</w:pPr>
          </w:p>
          <w:p w14:paraId="7A0BDFD3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Model</w:t>
            </w:r>
          </w:p>
        </w:tc>
        <w:tc>
          <w:tcPr>
            <w:tcW w:w="850" w:type="dxa"/>
            <w:shd w:val="clear" w:color="auto" w:fill="1F497D"/>
            <w:textDirection w:val="tbRl"/>
            <w:vAlign w:val="center"/>
          </w:tcPr>
          <w:p w14:paraId="7A0BDFD4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Quality</w:t>
            </w:r>
          </w:p>
        </w:tc>
      </w:tr>
      <w:tr w:rsidR="008A05CC" w:rsidRPr="008A05CC" w14:paraId="7A0BE01B" w14:textId="77777777" w:rsidTr="00095A01">
        <w:trPr>
          <w:trHeight w:val="90"/>
        </w:trPr>
        <w:tc>
          <w:tcPr>
            <w:tcW w:w="1135" w:type="dxa"/>
            <w:vMerge w:val="restart"/>
            <w:shd w:val="clear" w:color="auto" w:fill="C0C0C0"/>
            <w:vAlign w:val="center"/>
          </w:tcPr>
          <w:p w14:paraId="7A0BDFD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vd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Boogaard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2012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begin">
                <w:fldData xml:space="preserve">PEVuZE5vdGU+PENpdGU+PEF1dGhvcj52YW4gZGVuIEJvb2dhYXJkPC9BdXRob3I+PFllYXI+MjAx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</w:fldData>
              </w:fldCha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instrText xml:space="preserve"> ADDIN EN.CITE </w:instrTex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begin">
                <w:fldData xml:space="preserve">PEVuZE5vdGU+PENpdGU+PEF1dGhvcj52YW4gZGVuIEJvb2dhYXJkPC9BdXRob3I+PFllYXI+MjAx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</w:fldData>
              </w:fldCha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instrText xml:space="preserve"> ADDIN EN.CITE.DATA </w:instrTex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end"/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separate"/>
            </w:r>
            <w:r w:rsidR="00A1712B">
              <w:rPr>
                <w:rFonts w:ascii="Segoe UI" w:eastAsia="Times New Roman" w:hAnsi="Segoe UI" w:cs="Segoe UI"/>
                <w:noProof/>
                <w:sz w:val="16"/>
                <w:szCs w:val="16"/>
                <w:lang w:val="en-GB" w:eastAsia="nl-NL"/>
              </w:rPr>
              <w:t>[1]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end"/>
            </w:r>
          </w:p>
          <w:p w14:paraId="7A0BDFD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DFD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D9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ospective Cohort</w:t>
            </w:r>
          </w:p>
          <w:p w14:paraId="7A0BDFD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DFDB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ulticenter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D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911/3056 (30%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DD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ixed</w:t>
            </w:r>
          </w:p>
          <w:p w14:paraId="7A0BDFDE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ICU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DF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AM-ICU</w:t>
            </w:r>
          </w:p>
          <w:p w14:paraId="7A0BDFE0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8hrly</w:t>
            </w:r>
          </w:p>
          <w:p w14:paraId="7A0BDFE1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DFE2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i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i/>
                <w:sz w:val="16"/>
                <w:szCs w:val="16"/>
                <w:lang w:eastAsia="nl-NL"/>
              </w:rPr>
              <w:t>Bedside</w:t>
            </w:r>
          </w:p>
        </w:tc>
        <w:tc>
          <w:tcPr>
            <w:tcW w:w="994" w:type="dxa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E3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LOS ICU&gt;24hrs</w:t>
            </w:r>
          </w:p>
        </w:tc>
        <w:tc>
          <w:tcPr>
            <w:tcW w:w="1418" w:type="dxa"/>
            <w:gridSpan w:val="2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E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ersistent Coma</w:t>
            </w:r>
          </w:p>
          <w:p w14:paraId="7A0BDFE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Delirious &lt;24hrs after admission</w:t>
            </w:r>
          </w:p>
          <w:p w14:paraId="7A0BDFE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uditory/visual impairment</w:t>
            </w:r>
          </w:p>
          <w:p w14:paraId="7A0BDFE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Mentally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disbaled</w:t>
            </w:r>
            <w:proofErr w:type="spellEnd"/>
          </w:p>
          <w:p w14:paraId="7A0BDFE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NS disorder</w:t>
            </w:r>
          </w:p>
          <w:p w14:paraId="7A0BDFE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pliance rate CAM-ICU &lt;80%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DFE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ge</w:t>
            </w: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br/>
              <w:t>APACHE II</w:t>
            </w:r>
          </w:p>
          <w:p w14:paraId="7A0BDFE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a</w:t>
            </w:r>
          </w:p>
          <w:p w14:paraId="7A0BDFE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No</w:t>
            </w:r>
          </w:p>
          <w:p w14:paraId="7A0BDFE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Drug induced</w:t>
            </w:r>
          </w:p>
          <w:p w14:paraId="7A0BDFE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Miscellaneous</w:t>
            </w:r>
          </w:p>
          <w:p w14:paraId="7A0BDFE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Combination</w:t>
            </w:r>
          </w:p>
          <w:p w14:paraId="7A0BDFF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dmission category</w:t>
            </w:r>
          </w:p>
          <w:p w14:paraId="7A0BDFF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Surgery</w:t>
            </w:r>
          </w:p>
          <w:p w14:paraId="7A0BDFF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Medical</w:t>
            </w:r>
          </w:p>
          <w:p w14:paraId="7A0BDFF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Trauma</w:t>
            </w:r>
          </w:p>
          <w:p w14:paraId="7A0BDFF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Neurosurgery</w:t>
            </w:r>
          </w:p>
          <w:p w14:paraId="7A0BDFF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Infection</w:t>
            </w:r>
          </w:p>
          <w:p w14:paraId="7A0BDFF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etabolic acidosis</w:t>
            </w:r>
          </w:p>
          <w:p w14:paraId="7A0BDFF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se of morphine</w:t>
            </w:r>
          </w:p>
          <w:p w14:paraId="7A0BDFF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None</w:t>
            </w:r>
          </w:p>
          <w:p w14:paraId="7A0BDFF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0.01-7.1 mg</w:t>
            </w:r>
          </w:p>
          <w:p w14:paraId="7A0BDFF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7.2-18.6 mg</w:t>
            </w:r>
          </w:p>
          <w:p w14:paraId="7A0BDFF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&gt;18.6 mg</w:t>
            </w:r>
          </w:p>
          <w:p w14:paraId="7A0BDFF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se of sedatives</w:t>
            </w:r>
          </w:p>
          <w:p w14:paraId="7A0BDFF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rea concentration (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mol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/L)</w:t>
            </w:r>
          </w:p>
          <w:p w14:paraId="7A0BDFF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Urgent admission </w:t>
            </w:r>
          </w:p>
        </w:tc>
        <w:tc>
          <w:tcPr>
            <w:tcW w:w="2268" w:type="dxa"/>
            <w:gridSpan w:val="3"/>
            <w:tcBorders>
              <w:bottom w:val="single" w:sz="4" w:space="0" w:color="auto"/>
              <w:right w:val="nil"/>
            </w:tcBorders>
            <w:shd w:val="clear" w:color="auto" w:fill="C0C0C0"/>
            <w:vAlign w:val="center"/>
          </w:tcPr>
          <w:p w14:paraId="7A0BDFF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1.04</w:t>
            </w:r>
          </w:p>
          <w:p w14:paraId="7A0BE00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06</w:t>
            </w:r>
          </w:p>
          <w:p w14:paraId="7A0BE00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0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Ref</w:t>
            </w:r>
          </w:p>
          <w:p w14:paraId="7A0BE00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1.7</w:t>
            </w:r>
          </w:p>
          <w:p w14:paraId="7A0BE00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</w:t>
            </w: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4</w:t>
            </w: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.9</w:t>
            </w:r>
          </w:p>
          <w:p w14:paraId="7A0BE00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7.1</w:t>
            </w:r>
          </w:p>
          <w:p w14:paraId="7A0BE00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0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Ref</w:t>
            </w:r>
          </w:p>
          <w:p w14:paraId="7A0BE00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4</w:t>
            </w:r>
          </w:p>
          <w:p w14:paraId="7A0BE00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3.1</w:t>
            </w:r>
          </w:p>
          <w:p w14:paraId="7A0BE00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4.0</w:t>
            </w:r>
          </w:p>
          <w:p w14:paraId="7A0BE00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2.9</w:t>
            </w:r>
          </w:p>
          <w:p w14:paraId="7A0BE00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3</w:t>
            </w:r>
          </w:p>
          <w:p w14:paraId="7A0BE00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0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Ref</w:t>
            </w:r>
          </w:p>
          <w:p w14:paraId="7A0BE00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5</w:t>
            </w:r>
          </w:p>
          <w:p w14:paraId="7A0BE01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1</w:t>
            </w:r>
          </w:p>
          <w:p w14:paraId="7A0BE01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7</w:t>
            </w:r>
          </w:p>
          <w:p w14:paraId="7A0BE01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4.0</w:t>
            </w:r>
          </w:p>
          <w:p w14:paraId="7A0BE01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0</w:t>
            </w:r>
          </w:p>
          <w:p w14:paraId="7A0BE01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5</w:t>
            </w:r>
          </w:p>
        </w:tc>
        <w:tc>
          <w:tcPr>
            <w:tcW w:w="142" w:type="dxa"/>
            <w:tcBorders>
              <w:left w:val="nil"/>
              <w:bottom w:val="single" w:sz="4" w:space="0" w:color="auto"/>
            </w:tcBorders>
            <w:shd w:val="clear" w:color="auto" w:fill="C0C0C0"/>
            <w:vAlign w:val="center"/>
          </w:tcPr>
          <w:p w14:paraId="7A0BE01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</w:p>
          <w:p w14:paraId="7A0BE01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</w:p>
        </w:tc>
        <w:tc>
          <w:tcPr>
            <w:tcW w:w="2268" w:type="dxa"/>
            <w:gridSpan w:val="5"/>
            <w:tcBorders>
              <w:bottom w:val="single" w:sz="4" w:space="0" w:color="auto"/>
            </w:tcBorders>
            <w:shd w:val="clear" w:color="auto" w:fill="C0C0C0"/>
            <w:vAlign w:val="center"/>
          </w:tcPr>
          <w:p w14:paraId="7A0BE01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ICU Delirium Incidence</w:t>
            </w:r>
          </w:p>
          <w:p w14:paraId="7A0BE01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1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Logistic Regression</w:t>
            </w:r>
          </w:p>
        </w:tc>
        <w:tc>
          <w:tcPr>
            <w:tcW w:w="850" w:type="dxa"/>
            <w:shd w:val="clear" w:color="auto" w:fill="C0C0C0"/>
            <w:vAlign w:val="center"/>
          </w:tcPr>
          <w:p w14:paraId="7A0BE01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++</w:t>
            </w:r>
          </w:p>
        </w:tc>
      </w:tr>
      <w:tr w:rsidR="008A05CC" w:rsidRPr="008A05CC" w14:paraId="7A0BE022" w14:textId="77777777" w:rsidTr="00095A01">
        <w:trPr>
          <w:trHeight w:val="552"/>
        </w:trPr>
        <w:tc>
          <w:tcPr>
            <w:tcW w:w="1135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1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</w:tc>
        <w:tc>
          <w:tcPr>
            <w:tcW w:w="1275" w:type="dxa"/>
            <w:tcBorders>
              <w:bottom w:val="single" w:sz="4" w:space="0" w:color="auto"/>
              <w:right w:val="nil"/>
            </w:tcBorders>
            <w:shd w:val="clear" w:color="auto" w:fill="C0C0C0"/>
            <w:vAlign w:val="center"/>
          </w:tcPr>
          <w:p w14:paraId="7A0BE01D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ments</w:t>
            </w:r>
          </w:p>
        </w:tc>
        <w:tc>
          <w:tcPr>
            <w:tcW w:w="12051" w:type="dxa"/>
            <w:gridSpan w:val="16"/>
            <w:tcBorders>
              <w:left w:val="nil"/>
              <w:bottom w:val="single" w:sz="4" w:space="0" w:color="auto"/>
            </w:tcBorders>
            <w:shd w:val="clear" w:color="auto" w:fill="C0C0C0"/>
            <w:vAlign w:val="center"/>
          </w:tcPr>
          <w:p w14:paraId="7A0BE01E" w14:textId="77777777" w:rsidR="008A05CC" w:rsidRPr="008A05CC" w:rsidRDefault="008A05CC" w:rsidP="00FE668F">
            <w:pPr>
              <w:numPr>
                <w:ilvl w:val="0"/>
                <w:numId w:val="33"/>
              </w:numPr>
              <w:spacing w:after="0" w:line="240" w:lineRule="auto"/>
              <w:ind w:left="227" w:hanging="227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Internal validation: bootstrapping, temporal validation. External validation: 4 other Dutch Hospitals. Pooled results presented here.  </w:t>
            </w: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AUROC 0.85 (</w:t>
            </w: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95% CI </w:t>
            </w: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0.82-0.87)</w:t>
            </w:r>
          </w:p>
          <w:p w14:paraId="7A0BE01F" w14:textId="77777777" w:rsidR="008A05CC" w:rsidRPr="008A05CC" w:rsidRDefault="008A05CC" w:rsidP="00FE668F">
            <w:pPr>
              <w:numPr>
                <w:ilvl w:val="0"/>
                <w:numId w:val="33"/>
              </w:numPr>
              <w:spacing w:after="0" w:line="240" w:lineRule="auto"/>
              <w:ind w:left="227" w:hanging="227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Predictors available within 24 hours of admission.</w:t>
            </w:r>
          </w:p>
          <w:p w14:paraId="7A0BE020" w14:textId="77777777" w:rsidR="008A05CC" w:rsidRPr="008A05CC" w:rsidRDefault="008A05CC" w:rsidP="00FE668F">
            <w:pPr>
              <w:numPr>
                <w:ilvl w:val="0"/>
                <w:numId w:val="33"/>
              </w:numPr>
              <w:spacing w:after="0" w:line="240" w:lineRule="auto"/>
              <w:ind w:left="227" w:hanging="227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edictor Effect Estimate: OR is the natural logarithm of the logistic regression coefficients of the prediction model. No 95% CI given.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21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</w:tc>
      </w:tr>
      <w:tr w:rsidR="008A05CC" w:rsidRPr="008A05CC" w14:paraId="7A0BE024" w14:textId="77777777" w:rsidTr="00095A01">
        <w:trPr>
          <w:trHeight w:val="278"/>
        </w:trPr>
        <w:tc>
          <w:tcPr>
            <w:tcW w:w="15311" w:type="dxa"/>
            <w:gridSpan w:val="19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2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ICU: Intensive Care unit, CAM-ICU: Confusion Assessment Method for use in the ICU, LOS: Length of stay, CNS: Central Nervous System, APACHE II: Acute Physiology and Chronic Health Evaluation II, AUROC: area under the receiver operating characteristic curve,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ly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: hourly,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s:hours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, 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: hour, OR: odds ratio, CI: confidence interval</w:t>
            </w:r>
          </w:p>
        </w:tc>
      </w:tr>
      <w:tr w:rsidR="008A05CC" w:rsidRPr="008A05CC" w14:paraId="7A0BE033" w14:textId="77777777" w:rsidTr="00095A01">
        <w:trPr>
          <w:cantSplit/>
          <w:trHeight w:val="1420"/>
        </w:trPr>
        <w:tc>
          <w:tcPr>
            <w:tcW w:w="1135" w:type="dxa"/>
            <w:shd w:val="clear" w:color="auto" w:fill="1F497D"/>
            <w:textDirection w:val="tbRl"/>
            <w:vAlign w:val="center"/>
          </w:tcPr>
          <w:p w14:paraId="7A0BE025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en-GB" w:eastAsia="nl-NL"/>
              </w:rPr>
              <w:lastRenderedPageBreak/>
              <w:t>Article</w:t>
            </w:r>
          </w:p>
        </w:tc>
        <w:tc>
          <w:tcPr>
            <w:tcW w:w="1275" w:type="dxa"/>
            <w:shd w:val="clear" w:color="auto" w:fill="1F497D"/>
            <w:textDirection w:val="tbRl"/>
            <w:vAlign w:val="center"/>
          </w:tcPr>
          <w:p w14:paraId="7A0BE026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Study Design</w:t>
            </w:r>
          </w:p>
        </w:tc>
        <w:tc>
          <w:tcPr>
            <w:tcW w:w="1134" w:type="dxa"/>
            <w:shd w:val="clear" w:color="auto" w:fill="1F497D"/>
            <w:textDirection w:val="tbRl"/>
            <w:vAlign w:val="center"/>
          </w:tcPr>
          <w:p w14:paraId="7A0BE027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Number </w:t>
            </w:r>
            <w:proofErr w:type="gramStart"/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of  delirious</w:t>
            </w:r>
            <w:proofErr w:type="gramEnd"/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 / Total  (%)</w:t>
            </w:r>
          </w:p>
        </w:tc>
        <w:tc>
          <w:tcPr>
            <w:tcW w:w="851" w:type="dxa"/>
            <w:shd w:val="clear" w:color="auto" w:fill="1F497D"/>
            <w:textDirection w:val="tbRl"/>
            <w:vAlign w:val="center"/>
          </w:tcPr>
          <w:p w14:paraId="7A0BE028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Type IC</w:t>
            </w:r>
          </w:p>
        </w:tc>
        <w:tc>
          <w:tcPr>
            <w:tcW w:w="992" w:type="dxa"/>
            <w:shd w:val="clear" w:color="auto" w:fill="1F497D"/>
            <w:textDirection w:val="tbRl"/>
            <w:vAlign w:val="center"/>
          </w:tcPr>
          <w:p w14:paraId="7A0BE029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Method Delirium Assessment</w:t>
            </w:r>
          </w:p>
        </w:tc>
        <w:tc>
          <w:tcPr>
            <w:tcW w:w="1136" w:type="dxa"/>
            <w:gridSpan w:val="2"/>
            <w:shd w:val="clear" w:color="auto" w:fill="1F497D"/>
            <w:textDirection w:val="tbRl"/>
            <w:vAlign w:val="center"/>
          </w:tcPr>
          <w:p w14:paraId="7A0BE02A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Inclusion</w:t>
            </w:r>
          </w:p>
        </w:tc>
        <w:tc>
          <w:tcPr>
            <w:tcW w:w="1276" w:type="dxa"/>
            <w:shd w:val="clear" w:color="auto" w:fill="1F497D"/>
            <w:textDirection w:val="tbRl"/>
            <w:vAlign w:val="center"/>
          </w:tcPr>
          <w:p w14:paraId="7A0BE02B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Exclusion</w:t>
            </w:r>
          </w:p>
        </w:tc>
        <w:tc>
          <w:tcPr>
            <w:tcW w:w="3402" w:type="dxa"/>
            <w:gridSpan w:val="3"/>
            <w:shd w:val="clear" w:color="auto" w:fill="1F497D"/>
            <w:textDirection w:val="tbRl"/>
            <w:vAlign w:val="center"/>
          </w:tcPr>
          <w:p w14:paraId="7A0BE02C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Predictors</w:t>
            </w:r>
          </w:p>
        </w:tc>
        <w:tc>
          <w:tcPr>
            <w:tcW w:w="1275" w:type="dxa"/>
            <w:gridSpan w:val="3"/>
            <w:shd w:val="clear" w:color="auto" w:fill="1F497D"/>
            <w:textDirection w:val="tbRl"/>
            <w:vAlign w:val="center"/>
          </w:tcPr>
          <w:p w14:paraId="7A0BE02D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Predictor</w:t>
            </w:r>
          </w:p>
          <w:p w14:paraId="7A0BE02E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 Effect Estimate</w:t>
            </w:r>
          </w:p>
        </w:tc>
        <w:tc>
          <w:tcPr>
            <w:tcW w:w="1985" w:type="dxa"/>
            <w:gridSpan w:val="4"/>
            <w:shd w:val="clear" w:color="auto" w:fill="1F497D"/>
            <w:textDirection w:val="tbRl"/>
            <w:vAlign w:val="center"/>
          </w:tcPr>
          <w:p w14:paraId="7A0BE02F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Outcome</w:t>
            </w:r>
          </w:p>
          <w:p w14:paraId="7A0BE030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</w:pPr>
          </w:p>
          <w:p w14:paraId="7A0BE031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Model</w:t>
            </w:r>
          </w:p>
        </w:tc>
        <w:tc>
          <w:tcPr>
            <w:tcW w:w="850" w:type="dxa"/>
            <w:shd w:val="clear" w:color="auto" w:fill="1F497D"/>
            <w:textDirection w:val="tbRl"/>
            <w:vAlign w:val="center"/>
          </w:tcPr>
          <w:p w14:paraId="7A0BE032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Quality</w:t>
            </w:r>
          </w:p>
        </w:tc>
      </w:tr>
      <w:tr w:rsidR="008A05CC" w:rsidRPr="008A05CC" w14:paraId="7A0BE07D" w14:textId="77777777" w:rsidTr="00095A01">
        <w:trPr>
          <w:trHeight w:val="734"/>
        </w:trPr>
        <w:tc>
          <w:tcPr>
            <w:tcW w:w="1135" w:type="dxa"/>
            <w:tcBorders>
              <w:bottom w:val="nil"/>
            </w:tcBorders>
            <w:shd w:val="clear" w:color="auto" w:fill="auto"/>
            <w:vAlign w:val="center"/>
          </w:tcPr>
          <w:p w14:paraId="7A0BE03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vd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Boogaard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2014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begin"/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instrText xml:space="preserve"> ADDIN EN.CITE &lt;EndNote&gt;&lt;Cite&gt;&lt;Author&gt;van den Boogaard&lt;/Author&gt;&lt;Year&gt;2014&lt;/Year&gt;&lt;RecNum&gt;1823&lt;/RecNum&gt;&lt;DisplayText&gt;[2]&lt;/DisplayText&gt;&lt;record&gt;&lt;rec-number&gt;1823&lt;/rec-number&gt;&lt;foreign-keys&gt;&lt;key app="EN" db-id="v9razzrwmtv29zeet5tvadzm9d5dffdd0s55" timestamp="1507232808"&gt;1823&lt;/key&gt;&lt;/foreign-keys&gt;&lt;ref-type name="Journal Article"&gt;17&lt;/ref-type&gt;&lt;contributors&gt;&lt;authors&gt;&lt;author&gt;van den Boogaard, M.&lt;/author&gt;&lt;author&gt;Schoonhoven, L.&lt;/author&gt;&lt;author&gt;Maseda, E.&lt;/author&gt;&lt;author&gt;Plowright, C.&lt;/author&gt;&lt;author&gt;Jones, C.&lt;/author&gt;&lt;author&gt;Luetz, A.&lt;/author&gt;&lt;author&gt;Sackey, P. V.&lt;/author&gt;&lt;author&gt;Jorens, P. G.&lt;/author&gt;&lt;author&gt;Aitken, L. M.&lt;/author&gt;&lt;author&gt;van Haren, F. M. P.&lt;/author&gt;&lt;author&gt;Donders, R.&lt;/author&gt;&lt;author&gt;van der Hoeven, J. G.&lt;/author&gt;&lt;author&gt;Pickkers, P.&lt;/author&gt;&lt;/authors&gt;&lt;/contributors&gt;&lt;auth-address&gt;Department of Intensive Care Medicine, Radboud University Medical Center, P.O. 6101 Internal Post 710, 6500 HB, Nijmegen, The Netherlands, Mark.vandenBoogaard@radboudumc.nl.&lt;/auth-address&gt;&lt;titles&gt;&lt;title&gt;Recalibration of the delirium prediction model for ICU patients (PRE-DELIRIC): a multinational observational study&lt;/title&gt;&lt;secondary-title&gt;Intensive Care Med.&lt;/secondary-title&gt;&lt;/titles&gt;&lt;periodical&gt;&lt;full-title&gt;Intensive Care Med.&lt;/full-title&gt;&lt;/periodical&gt;&lt;pages&gt;361-369&lt;/pages&gt;&lt;volume&gt;40&lt;/volume&gt;&lt;number&gt;3&lt;/number&gt;&lt;dates&gt;&lt;year&gt;2014&lt;/year&gt;&lt;pub-dates&gt;&lt;date&gt;2014/3&lt;/date&gt;&lt;/pub-dates&gt;&lt;/dates&gt;&lt;isbn&gt;0342-4642&lt;/isbn&gt;&lt;urls&gt;&lt;related-urls&gt;&lt;url&gt;http://dx.doi.org/10.1007/s00134-013-3202-7&lt;/url&gt;&lt;url&gt;https://www.ncbi.nlm.nih.gov/pubmed/24441670&lt;/url&gt;&lt;url&gt;https://dx.doi.org/10.1007/s00134-013-3202-7&lt;/url&gt;&lt;/related-urls&gt;&lt;pdf-urls&gt;&lt;url&gt;All Papers/V/van den Boogaard et al. 2014 - Recalibration of the delirium prediction model for ICU patients (PRE-DELIRIC) - a multinational observational study.pdf&lt;/url&gt;&lt;/pdf-urls&gt;&lt;/urls&gt;&lt;electronic-resource-num&gt;10.1007/s00134-013-3202-7&lt;/electronic-resource-num&gt;&lt;/record&gt;&lt;/Cite&gt;&lt;/EndNote&gt;</w:instrTex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separate"/>
            </w:r>
            <w:r w:rsidR="00A1712B">
              <w:rPr>
                <w:rFonts w:ascii="Segoe UI" w:eastAsia="Times New Roman" w:hAnsi="Segoe UI" w:cs="Segoe UI"/>
                <w:noProof/>
                <w:sz w:val="16"/>
                <w:szCs w:val="16"/>
                <w:lang w:val="en-GB" w:eastAsia="nl-NL"/>
              </w:rPr>
              <w:t>[2]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end"/>
            </w:r>
          </w:p>
          <w:p w14:paraId="7A0BE03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3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</w:tc>
        <w:tc>
          <w:tcPr>
            <w:tcW w:w="127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0BE037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ospective</w:t>
            </w:r>
          </w:p>
          <w:p w14:paraId="7A0BE038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hort</w:t>
            </w:r>
          </w:p>
          <w:p w14:paraId="7A0BE039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3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ulticenter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0BE03B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410/1824</w:t>
            </w:r>
          </w:p>
          <w:p w14:paraId="7A0BE03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(22,5%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3D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ixed</w:t>
            </w:r>
          </w:p>
          <w:p w14:paraId="7A0BE03E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ICU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3F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AM-ICU</w:t>
            </w:r>
          </w:p>
          <w:p w14:paraId="7A0BE040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2hrly</w:t>
            </w:r>
          </w:p>
          <w:p w14:paraId="7A0BE041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42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i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i/>
                <w:sz w:val="16"/>
                <w:szCs w:val="16"/>
                <w:lang w:eastAsia="nl-NL"/>
              </w:rPr>
              <w:t>Bedside</w:t>
            </w:r>
          </w:p>
        </w:tc>
        <w:tc>
          <w:tcPr>
            <w:tcW w:w="1136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43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  <w:t>All patients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4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Delirious within 24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s</w:t>
            </w:r>
            <w:proofErr w:type="spellEnd"/>
          </w:p>
          <w:p w14:paraId="7A0BE04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atose during ICU stay</w:t>
            </w:r>
          </w:p>
          <w:p w14:paraId="7A0BE04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ICU LOS &lt; 24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s</w:t>
            </w:r>
            <w:proofErr w:type="spellEnd"/>
          </w:p>
          <w:p w14:paraId="7A0BE04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uditory or visual disorders</w:t>
            </w:r>
          </w:p>
          <w:p w14:paraId="7A0BE04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nable to understand language</w:t>
            </w:r>
          </w:p>
          <w:p w14:paraId="7A0BE04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Severely mentally disabled</w:t>
            </w:r>
          </w:p>
          <w:p w14:paraId="7A0BE04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Serious receptive aphasia</w:t>
            </w:r>
          </w:p>
          <w:p w14:paraId="7A0BE04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pliance rate CAM-ICU &lt;80%</w:t>
            </w:r>
          </w:p>
        </w:tc>
        <w:tc>
          <w:tcPr>
            <w:tcW w:w="3402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4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ge</w:t>
            </w:r>
          </w:p>
          <w:p w14:paraId="7A0BE04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PACHE II score</w:t>
            </w:r>
          </w:p>
          <w:p w14:paraId="7A0BE04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a</w:t>
            </w:r>
          </w:p>
          <w:p w14:paraId="7A0BE04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No</w:t>
            </w:r>
          </w:p>
          <w:p w14:paraId="7A0BE05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Drug induced</w:t>
            </w:r>
          </w:p>
          <w:p w14:paraId="7A0BE05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Miscellaneous</w:t>
            </w:r>
          </w:p>
          <w:p w14:paraId="7A0BE05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Combination</w:t>
            </w:r>
          </w:p>
          <w:p w14:paraId="7A0BE05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Admission category</w:t>
            </w:r>
          </w:p>
          <w:p w14:paraId="7A0BE05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Surgery</w:t>
            </w:r>
          </w:p>
          <w:p w14:paraId="7A0BE05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Medical</w:t>
            </w:r>
          </w:p>
          <w:p w14:paraId="7A0BE05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Trauma</w:t>
            </w:r>
          </w:p>
          <w:p w14:paraId="7A0BE05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Neurosurgery</w:t>
            </w:r>
          </w:p>
          <w:p w14:paraId="7A0BE05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esence of infection</w:t>
            </w:r>
          </w:p>
          <w:p w14:paraId="7A0BE05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esence of metabolic acidosis</w:t>
            </w:r>
          </w:p>
          <w:p w14:paraId="7A0BE05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se of morphine</w:t>
            </w:r>
          </w:p>
          <w:p w14:paraId="7A0BE05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None</w:t>
            </w:r>
          </w:p>
          <w:p w14:paraId="7A0BE05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0.01-7.1 mg</w:t>
            </w:r>
          </w:p>
          <w:p w14:paraId="7A0BE05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7.2-18.6 mg</w:t>
            </w:r>
          </w:p>
          <w:p w14:paraId="7A0BE05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 &gt;18.6 mg</w:t>
            </w:r>
          </w:p>
          <w:p w14:paraId="7A0BE05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se of sedatives</w:t>
            </w:r>
          </w:p>
          <w:p w14:paraId="7A0BE06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rea concentration (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mmol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/L)</w:t>
            </w:r>
          </w:p>
          <w:p w14:paraId="7A0BE06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Urgent admission</w:t>
            </w:r>
          </w:p>
        </w:tc>
        <w:tc>
          <w:tcPr>
            <w:tcW w:w="1275" w:type="dxa"/>
            <w:gridSpan w:val="3"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0BE06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02</w:t>
            </w:r>
          </w:p>
          <w:p w14:paraId="7A0BE06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03</w:t>
            </w:r>
          </w:p>
          <w:p w14:paraId="7A0BE06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6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Ref</w:t>
            </w:r>
          </w:p>
          <w:p w14:paraId="7A0BE06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29</w:t>
            </w:r>
          </w:p>
          <w:p w14:paraId="7A0BE06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2.92</w:t>
            </w:r>
          </w:p>
          <w:p w14:paraId="7A0BE06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3.80</w:t>
            </w:r>
          </w:p>
          <w:p w14:paraId="7A0BE06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6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Ref</w:t>
            </w:r>
          </w:p>
          <w:p w14:paraId="7A0BE06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16</w:t>
            </w:r>
          </w:p>
          <w:p w14:paraId="7A0BE06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70</w:t>
            </w:r>
          </w:p>
          <w:p w14:paraId="7A0BE06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92</w:t>
            </w:r>
          </w:p>
          <w:p w14:paraId="7A0BE06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64</w:t>
            </w:r>
          </w:p>
          <w:p w14:paraId="7A0BE06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15</w:t>
            </w:r>
          </w:p>
          <w:p w14:paraId="7A0BE07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7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Ref</w:t>
            </w:r>
          </w:p>
          <w:p w14:paraId="7A0BE07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21</w:t>
            </w:r>
          </w:p>
          <w:p w14:paraId="7A0BE07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06</w:t>
            </w:r>
          </w:p>
          <w:p w14:paraId="7A0BE07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27</w:t>
            </w:r>
          </w:p>
          <w:p w14:paraId="7A0BE07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93</w:t>
            </w:r>
          </w:p>
          <w:p w14:paraId="7A0BE07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01</w:t>
            </w:r>
          </w:p>
          <w:p w14:paraId="7A0BE07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1.21</w:t>
            </w:r>
          </w:p>
        </w:tc>
        <w:tc>
          <w:tcPr>
            <w:tcW w:w="142" w:type="dxa"/>
            <w:gridSpan w:val="2"/>
            <w:tcBorders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A0BE07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</w:tc>
        <w:tc>
          <w:tcPr>
            <w:tcW w:w="1843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7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ICU Delirium Incidence</w:t>
            </w:r>
          </w:p>
          <w:p w14:paraId="7A0BE07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  <w:p w14:paraId="7A0BE07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Logistic Regression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vAlign w:val="center"/>
          </w:tcPr>
          <w:p w14:paraId="7A0BE07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++</w:t>
            </w:r>
          </w:p>
        </w:tc>
      </w:tr>
      <w:tr w:rsidR="008A05CC" w:rsidRPr="008A05CC" w14:paraId="7A0BE084" w14:textId="77777777" w:rsidTr="00095A01">
        <w:trPr>
          <w:trHeight w:val="315"/>
        </w:trPr>
        <w:tc>
          <w:tcPr>
            <w:tcW w:w="1135" w:type="dxa"/>
            <w:tcBorders>
              <w:top w:val="nil"/>
            </w:tcBorders>
            <w:shd w:val="clear" w:color="auto" w:fill="auto"/>
            <w:vAlign w:val="center"/>
          </w:tcPr>
          <w:p w14:paraId="7A0BE07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7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0BE080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ments</w:t>
            </w:r>
          </w:p>
        </w:tc>
        <w:tc>
          <w:tcPr>
            <w:tcW w:w="12051" w:type="dxa"/>
            <w:gridSpan w:val="16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A0BE081" w14:textId="77777777" w:rsidR="008A05CC" w:rsidRPr="008A05CC" w:rsidRDefault="008A05CC" w:rsidP="00FE668F">
            <w:pPr>
              <w:numPr>
                <w:ilvl w:val="0"/>
                <w:numId w:val="37"/>
              </w:numPr>
              <w:spacing w:after="0" w:line="240" w:lineRule="auto"/>
              <w:ind w:left="274" w:hanging="274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Multinational recalibration of the prediction model proposed in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vd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Boogaard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2012. AUROC 0.76 (95% CI 0.74-0.79)</w:t>
            </w:r>
          </w:p>
          <w:p w14:paraId="7A0BE082" w14:textId="77777777" w:rsidR="008A05CC" w:rsidRPr="008A05CC" w:rsidRDefault="008A05CC" w:rsidP="00FE668F">
            <w:pPr>
              <w:numPr>
                <w:ilvl w:val="0"/>
                <w:numId w:val="37"/>
              </w:numPr>
              <w:spacing w:after="0" w:line="240" w:lineRule="auto"/>
              <w:ind w:left="274" w:hanging="274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edictor Effect Estimate: OR is the natural logarithm of the logistic regression coefficients of the prediction model. No 95% CI given.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vAlign w:val="center"/>
          </w:tcPr>
          <w:p w14:paraId="7A0BE083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</w:tc>
      </w:tr>
      <w:tr w:rsidR="008A05CC" w:rsidRPr="008A05CC" w14:paraId="7A0BE0A6" w14:textId="77777777" w:rsidTr="00095A01">
        <w:trPr>
          <w:trHeight w:val="84"/>
        </w:trPr>
        <w:tc>
          <w:tcPr>
            <w:tcW w:w="1135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5" w14:textId="77777777" w:rsidR="008A05CC" w:rsidRPr="008A05CC" w:rsidRDefault="008A05CC" w:rsidP="00A1712B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Guenther 2013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begin"/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instrText xml:space="preserve"> ADDIN EN.CITE &lt;EndNote&gt;&lt;Cite&gt;&lt;Author&gt;Guenther&lt;/Author&gt;&lt;Year&gt;2013&lt;/Year&gt;&lt;RecNum&gt;1790&lt;/RecNum&gt;&lt;DisplayText&gt;[3]&lt;/DisplayText&gt;&lt;record&gt;&lt;rec-number&gt;1790&lt;/rec-number&gt;&lt;foreign-keys&gt;&lt;key app="EN" db-id="v9razzrwmtv29zeet5tvadzm9d5dffdd0s55" timestamp="1507232806"&gt;1790&lt;/key&gt;&lt;/foreign-keys&gt;&lt;ref-type name="Journal Article"&gt;17&lt;/ref-type&gt;&lt;contributors&gt;&lt;authors&gt;&lt;author&gt;Guenther, Ulf&lt;/author&gt;&lt;author&gt;Theuerkauf, Nils&lt;/author&gt;&lt;author&gt;Frommann, Ingo&lt;/author&gt;&lt;author&gt;Brimmers, Kathrin&lt;/author&gt;&lt;author&gt;Malik, Ramy&lt;/author&gt;&lt;author&gt;Stori, Sangar&lt;/author&gt;&lt;author&gt;Scheidemann, Mona&lt;/author&gt;&lt;author&gt;Putensen, Christian&lt;/author&gt;&lt;author&gt;Popp, Julius&lt;/author&gt;&lt;/authors&gt;&lt;/contributors&gt;&lt;auth-address&gt;Klinik für Anästhesiologie &amp;amp; Operative Intensivmedizin, Universitätsklinikum der Rheinischen Friedrich-Wilhelms Universität Bonn, Germany. u.guenther@uni-bonn.de&lt;/auth-address&gt;&lt;titles&gt;&lt;title&gt;Predisposing and precipitating factors of delirium after cardiac surgery: a prospective observational cohort study&lt;/title&gt;&lt;secondary-title&gt;Ann. Surg.&lt;/secondary-title&gt;&lt;/titles&gt;&lt;periodical&gt;&lt;full-title&gt;Ann. Surg.&lt;/full-title&gt;&lt;/periodical&gt;&lt;pages&gt;1160-1167&lt;/pages&gt;&lt;volume&gt;257&lt;/volume&gt;&lt;number&gt;6&lt;/number&gt;&lt;dates&gt;&lt;year&gt;2013&lt;/year&gt;&lt;pub-dates&gt;&lt;date&gt;2013/6&lt;/date&gt;&lt;/pub-dates&gt;&lt;/dates&gt;&lt;isbn&gt;0003-4932&lt;/isbn&gt;&lt;urls&gt;&lt;related-urls&gt;&lt;url&gt;http://dx.doi.org/10.1097/SLA.0b013e318281b01c&lt;/url&gt;&lt;url&gt;https://www.ncbi.nlm.nih.gov/pubmed/23426334&lt;/url&gt;&lt;url&gt;http://Insights.ovid.com/pubmed?pmid=23426334&lt;/url&gt;&lt;/related-urls&gt;&lt;pdf-urls&gt;&lt;url&gt;All Papers/G/Guenther et al. 2013 - Predisposing and precipitating factors of delirium after cardiac surgery - a prospective observational cohort study.pdf&lt;/url&gt;&lt;/pdf-urls&gt;&lt;/urls&gt;&lt;electronic-resource-num&gt;10.1097/SLA.0b013e318281b01c&lt;/electronic-resource-num&gt;&lt;/record&gt;&lt;/Cite&gt;&lt;/EndNote&gt;</w:instrTex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separate"/>
            </w:r>
            <w:r w:rsidR="00A1712B">
              <w:rPr>
                <w:rFonts w:ascii="Segoe UI" w:eastAsia="Times New Roman" w:hAnsi="Segoe UI" w:cs="Segoe UI"/>
                <w:noProof/>
                <w:sz w:val="16"/>
                <w:szCs w:val="16"/>
                <w:lang w:val="en-GB" w:eastAsia="nl-NL"/>
              </w:rPr>
              <w:t>[3]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end"/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6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Prospective Cohort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69/215 (32,1%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8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Cardiac ICU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9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CAM-ICU</w:t>
            </w:r>
          </w:p>
          <w:p w14:paraId="7A0BE08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12-24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hrly</w:t>
            </w:r>
            <w:proofErr w:type="spellEnd"/>
          </w:p>
          <w:p w14:paraId="7A0BE08B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8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i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i/>
                <w:sz w:val="16"/>
                <w:szCs w:val="16"/>
                <w:lang w:val="en-GB" w:eastAsia="nl-NL"/>
              </w:rPr>
              <w:t>Bedside</w:t>
            </w:r>
          </w:p>
        </w:tc>
        <w:tc>
          <w:tcPr>
            <w:tcW w:w="1136" w:type="dxa"/>
            <w:gridSpan w:val="2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D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Elective or urgent cardiac surgery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8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Non-German speaking</w:t>
            </w:r>
          </w:p>
          <w:p w14:paraId="7A0BE08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Participation in other studies</w:t>
            </w:r>
          </w:p>
          <w:p w14:paraId="7A0BE09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Age &lt; 50 years</w:t>
            </w:r>
          </w:p>
          <w:p w14:paraId="7A0BE09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Transfer from other departments</w:t>
            </w:r>
          </w:p>
          <w:p w14:paraId="7A0BE09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Patients needing urgent surgery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BFBFBF"/>
            <w:vAlign w:val="center"/>
          </w:tcPr>
          <w:p w14:paraId="7A0BE09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Age (years)</w:t>
            </w:r>
          </w:p>
          <w:p w14:paraId="7A0BE09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MMSE (points)</w:t>
            </w:r>
          </w:p>
          <w:p w14:paraId="7A0BE09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Charlson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(points)</w:t>
            </w:r>
          </w:p>
          <w:p w14:paraId="7A0BE09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Length of CPB (min)</w:t>
            </w:r>
          </w:p>
          <w:p w14:paraId="7A0BE09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SIRS (ever vs never)</w:t>
            </w:r>
          </w:p>
        </w:tc>
        <w:tc>
          <w:tcPr>
            <w:tcW w:w="2268" w:type="dxa"/>
            <w:gridSpan w:val="3"/>
            <w:tcBorders>
              <w:bottom w:val="single" w:sz="4" w:space="0" w:color="auto"/>
              <w:right w:val="nil"/>
            </w:tcBorders>
            <w:shd w:val="clear" w:color="auto" w:fill="BFBFBF"/>
            <w:vAlign w:val="center"/>
          </w:tcPr>
          <w:p w14:paraId="7A0BE09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664</w:t>
            </w:r>
          </w:p>
          <w:p w14:paraId="7A0BE09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673</w:t>
            </w:r>
          </w:p>
          <w:p w14:paraId="7A0BE09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590</w:t>
            </w:r>
          </w:p>
          <w:p w14:paraId="7A0BE09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738</w:t>
            </w:r>
          </w:p>
          <w:p w14:paraId="7A0BE09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4.765</w:t>
            </w:r>
          </w:p>
        </w:tc>
        <w:tc>
          <w:tcPr>
            <w:tcW w:w="992" w:type="dxa"/>
            <w:gridSpan w:val="5"/>
            <w:tcBorders>
              <w:left w:val="nil"/>
              <w:bottom w:val="single" w:sz="4" w:space="0" w:color="auto"/>
            </w:tcBorders>
            <w:shd w:val="clear" w:color="auto" w:fill="BFBFBF"/>
            <w:vAlign w:val="center"/>
          </w:tcPr>
          <w:p w14:paraId="7A0BE09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99-2.518)</w:t>
            </w:r>
          </w:p>
          <w:p w14:paraId="7A0BE09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140-2.455)</w:t>
            </w:r>
          </w:p>
          <w:p w14:paraId="7A0BE09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72-2.358)</w:t>
            </w:r>
          </w:p>
          <w:p w14:paraId="7A0BE0A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198-2.520)</w:t>
            </w:r>
          </w:p>
          <w:p w14:paraId="7A0BE0A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950-11.638)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shd w:val="clear" w:color="auto" w:fill="BFBFBF"/>
            <w:vAlign w:val="center"/>
          </w:tcPr>
          <w:p w14:paraId="7A0BE0A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ICU Delirium Incidence</w:t>
            </w:r>
          </w:p>
          <w:p w14:paraId="7A0BE0A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A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Logistic Regressio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/>
            <w:vAlign w:val="center"/>
          </w:tcPr>
          <w:p w14:paraId="7A0BE0A5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+</w:t>
            </w:r>
          </w:p>
        </w:tc>
      </w:tr>
      <w:tr w:rsidR="008A05CC" w:rsidRPr="008A05CC" w14:paraId="7A0BE0A8" w14:textId="77777777" w:rsidTr="00095A01">
        <w:trPr>
          <w:trHeight w:val="84"/>
        </w:trPr>
        <w:tc>
          <w:tcPr>
            <w:tcW w:w="15311" w:type="dxa"/>
            <w:gridSpan w:val="19"/>
            <w:shd w:val="clear" w:color="auto" w:fill="auto"/>
          </w:tcPr>
          <w:p w14:paraId="7A0BE0A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ICU: Intensive Care unit, CAM-ICU: Confusion Assessment Method for use in the ICU,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ly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, hourly, LOS: Length of </w:t>
            </w:r>
            <w:proofErr w:type="gram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stay,  APACHE</w:t>
            </w:r>
            <w:proofErr w:type="gram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 II: Acute Physiology and Chronic Health Evaluation II, AUROC: area under the receiver operating characteristic curve,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s:hours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, 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: hour, OR: odds ratio, CI: confidence interval, MMSE: minimal mental state examination, CPB: cardiopulmonary bypass, SIRS: systemic inflammatory response syndrome.</w:t>
            </w:r>
          </w:p>
        </w:tc>
      </w:tr>
      <w:tr w:rsidR="008A05CC" w:rsidRPr="008A05CC" w14:paraId="7A0BE0B7" w14:textId="77777777" w:rsidTr="00095A01">
        <w:trPr>
          <w:cantSplit/>
          <w:trHeight w:val="1420"/>
        </w:trPr>
        <w:tc>
          <w:tcPr>
            <w:tcW w:w="1135" w:type="dxa"/>
            <w:shd w:val="clear" w:color="auto" w:fill="1F497D"/>
            <w:textDirection w:val="tbRl"/>
            <w:vAlign w:val="center"/>
          </w:tcPr>
          <w:p w14:paraId="7A0BE0A9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en-GB" w:eastAsia="nl-NL"/>
              </w:rPr>
              <w:lastRenderedPageBreak/>
              <w:t>Article</w:t>
            </w:r>
          </w:p>
        </w:tc>
        <w:tc>
          <w:tcPr>
            <w:tcW w:w="1275" w:type="dxa"/>
            <w:shd w:val="clear" w:color="auto" w:fill="1F497D"/>
            <w:textDirection w:val="tbRl"/>
            <w:vAlign w:val="center"/>
          </w:tcPr>
          <w:p w14:paraId="7A0BE0AA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Study Design</w:t>
            </w:r>
          </w:p>
        </w:tc>
        <w:tc>
          <w:tcPr>
            <w:tcW w:w="1134" w:type="dxa"/>
            <w:shd w:val="clear" w:color="auto" w:fill="1F497D"/>
            <w:textDirection w:val="tbRl"/>
            <w:vAlign w:val="center"/>
          </w:tcPr>
          <w:p w14:paraId="7A0BE0AB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Number </w:t>
            </w:r>
            <w:proofErr w:type="gramStart"/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of  delirious</w:t>
            </w:r>
            <w:proofErr w:type="gramEnd"/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 / Total  (%)</w:t>
            </w:r>
          </w:p>
        </w:tc>
        <w:tc>
          <w:tcPr>
            <w:tcW w:w="851" w:type="dxa"/>
            <w:shd w:val="clear" w:color="auto" w:fill="1F497D"/>
            <w:textDirection w:val="tbRl"/>
            <w:vAlign w:val="center"/>
          </w:tcPr>
          <w:p w14:paraId="7A0BE0AC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Type IC</w:t>
            </w:r>
          </w:p>
        </w:tc>
        <w:tc>
          <w:tcPr>
            <w:tcW w:w="992" w:type="dxa"/>
            <w:shd w:val="clear" w:color="auto" w:fill="1F497D"/>
            <w:textDirection w:val="tbRl"/>
            <w:vAlign w:val="center"/>
          </w:tcPr>
          <w:p w14:paraId="7A0BE0AD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Method Delirium Assessment</w:t>
            </w:r>
          </w:p>
        </w:tc>
        <w:tc>
          <w:tcPr>
            <w:tcW w:w="1136" w:type="dxa"/>
            <w:gridSpan w:val="2"/>
            <w:shd w:val="clear" w:color="auto" w:fill="1F497D"/>
            <w:textDirection w:val="tbRl"/>
            <w:vAlign w:val="center"/>
          </w:tcPr>
          <w:p w14:paraId="7A0BE0AE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Inclusion</w:t>
            </w:r>
          </w:p>
        </w:tc>
        <w:tc>
          <w:tcPr>
            <w:tcW w:w="1276" w:type="dxa"/>
            <w:shd w:val="clear" w:color="auto" w:fill="1F497D"/>
            <w:textDirection w:val="tbRl"/>
            <w:vAlign w:val="center"/>
          </w:tcPr>
          <w:p w14:paraId="7A0BE0AF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Exclusion</w:t>
            </w:r>
          </w:p>
        </w:tc>
        <w:tc>
          <w:tcPr>
            <w:tcW w:w="1984" w:type="dxa"/>
            <w:shd w:val="clear" w:color="auto" w:fill="1F497D"/>
            <w:textDirection w:val="tbRl"/>
            <w:vAlign w:val="center"/>
          </w:tcPr>
          <w:p w14:paraId="7A0BE0B0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Predictors</w:t>
            </w:r>
          </w:p>
        </w:tc>
        <w:tc>
          <w:tcPr>
            <w:tcW w:w="1276" w:type="dxa"/>
            <w:shd w:val="clear" w:color="auto" w:fill="1F497D"/>
            <w:textDirection w:val="tbRl"/>
            <w:vAlign w:val="center"/>
          </w:tcPr>
          <w:p w14:paraId="7A0BE0B1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>Predictor</w:t>
            </w:r>
          </w:p>
          <w:p w14:paraId="7A0BE0B2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eastAsia="nl-NL"/>
              </w:rPr>
              <w:t xml:space="preserve"> Effect Estimate</w:t>
            </w:r>
          </w:p>
        </w:tc>
        <w:tc>
          <w:tcPr>
            <w:tcW w:w="3402" w:type="dxa"/>
            <w:gridSpan w:val="8"/>
            <w:shd w:val="clear" w:color="auto" w:fill="1F497D"/>
            <w:textDirection w:val="tbRl"/>
            <w:vAlign w:val="center"/>
          </w:tcPr>
          <w:p w14:paraId="7A0BE0B3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Outcome</w:t>
            </w:r>
          </w:p>
          <w:p w14:paraId="7A0BE0B4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</w:pPr>
          </w:p>
          <w:p w14:paraId="7A0BE0B5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Model</w:t>
            </w:r>
          </w:p>
        </w:tc>
        <w:tc>
          <w:tcPr>
            <w:tcW w:w="850" w:type="dxa"/>
            <w:shd w:val="clear" w:color="auto" w:fill="1F497D"/>
            <w:textDirection w:val="tbRl"/>
            <w:vAlign w:val="center"/>
          </w:tcPr>
          <w:p w14:paraId="7A0BE0B6" w14:textId="77777777" w:rsidR="008A05CC" w:rsidRPr="008A05CC" w:rsidRDefault="008A05CC" w:rsidP="008A05CC">
            <w:pPr>
              <w:spacing w:after="0" w:line="240" w:lineRule="auto"/>
              <w:ind w:right="113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b/>
                <w:color w:val="FFFFFF"/>
                <w:sz w:val="16"/>
                <w:szCs w:val="16"/>
                <w:lang w:val="nl-NL" w:eastAsia="nl-NL"/>
              </w:rPr>
              <w:t>Quality</w:t>
            </w:r>
          </w:p>
        </w:tc>
      </w:tr>
      <w:tr w:rsidR="008A05CC" w:rsidRPr="008A05CC" w14:paraId="7A0BE0F5" w14:textId="77777777" w:rsidTr="00095A01">
        <w:trPr>
          <w:trHeight w:val="84"/>
        </w:trPr>
        <w:tc>
          <w:tcPr>
            <w:tcW w:w="1135" w:type="dxa"/>
            <w:vMerge w:val="restart"/>
            <w:shd w:val="clear" w:color="auto" w:fill="auto"/>
            <w:vAlign w:val="center"/>
          </w:tcPr>
          <w:p w14:paraId="7A0BE0B8" w14:textId="77777777" w:rsidR="008A05CC" w:rsidRPr="008A05CC" w:rsidRDefault="008A05CC" w:rsidP="00A1712B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Wassenaar 2015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begin">
                <w:fldData xml:space="preserve">PEVuZE5vdGU+PENpdGU+PEF1dGhvcj5XYXNzZW5hYXI8L0F1dGhvcj48WWVhcj4yMDE1PC9ZZWFy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</w:fldData>
              </w:fldCha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instrText xml:space="preserve"> ADDIN EN.CITE </w:instrTex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begin">
                <w:fldData xml:space="preserve">PEVuZE5vdGU+PENpdGU+PEF1dGhvcj5XYXNzZW5hYXI8L0F1dGhvcj48WWVhcj4yMDE1PC9ZZWFy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</w:fldData>
              </w:fldCha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instrText xml:space="preserve"> ADDIN EN.CITE.DATA </w:instrTex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end"/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separate"/>
            </w:r>
            <w:r w:rsidR="00A1712B">
              <w:rPr>
                <w:rFonts w:ascii="Segoe UI" w:eastAsia="Times New Roman" w:hAnsi="Segoe UI" w:cs="Segoe UI"/>
                <w:noProof/>
                <w:sz w:val="16"/>
                <w:szCs w:val="16"/>
                <w:lang w:val="en-GB" w:eastAsia="nl-NL"/>
              </w:rPr>
              <w:t>[4]</w:t>
            </w:r>
            <w:r w:rsidR="00A1712B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fldChar w:fldCharType="end"/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7A0BE0B9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Prospective</w:t>
            </w:r>
          </w:p>
          <w:p w14:paraId="7A0BE0B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Cohort</w:t>
            </w:r>
          </w:p>
          <w:p w14:paraId="7A0BE0BB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B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Multicenter</w:t>
            </w:r>
            <w:proofErr w:type="spellEnd"/>
          </w:p>
        </w:tc>
        <w:tc>
          <w:tcPr>
            <w:tcW w:w="1134" w:type="dxa"/>
            <w:shd w:val="clear" w:color="auto" w:fill="auto"/>
            <w:vAlign w:val="center"/>
          </w:tcPr>
          <w:p w14:paraId="7A0BE0B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481/1962</w:t>
            </w:r>
          </w:p>
          <w:p w14:paraId="7A0BE0BE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24,5%)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A0BE0BF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Mixed</w:t>
            </w:r>
          </w:p>
          <w:p w14:paraId="7A0BE0C0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ICU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A0BE0C1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CAM-ICU</w:t>
            </w:r>
          </w:p>
          <w:p w14:paraId="7A0BE0C2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8/12hrly</w:t>
            </w:r>
          </w:p>
          <w:p w14:paraId="7A0BE0C3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C4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i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i/>
                <w:sz w:val="16"/>
                <w:szCs w:val="16"/>
                <w:lang w:val="en-GB" w:eastAsia="nl-NL"/>
              </w:rPr>
              <w:t>Bedside</w:t>
            </w:r>
          </w:p>
        </w:tc>
        <w:tc>
          <w:tcPr>
            <w:tcW w:w="1136" w:type="dxa"/>
            <w:gridSpan w:val="2"/>
            <w:shd w:val="clear" w:color="auto" w:fill="auto"/>
            <w:vAlign w:val="center"/>
          </w:tcPr>
          <w:p w14:paraId="7A0BE0C5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nl-NL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Age ≥ 18 years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A0BE0C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Delirious at admission</w:t>
            </w:r>
          </w:p>
          <w:p w14:paraId="7A0BE0C7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ICU LOS &lt; 24 hrs</w:t>
            </w:r>
          </w:p>
          <w:p w14:paraId="7A0BE0C8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Unable to assess for delirium</w:t>
            </w:r>
          </w:p>
          <w:p w14:paraId="7A0BE0C9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Compliance rate CAM-ICU &lt;80%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A0BE0CA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Age</w:t>
            </w:r>
          </w:p>
          <w:p w14:paraId="7A0BE0CB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History of cognitive impairment</w:t>
            </w:r>
          </w:p>
          <w:p w14:paraId="7A0BE0C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History of alcohol abuse</w:t>
            </w:r>
          </w:p>
          <w:p w14:paraId="7A0BE0CD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Admission category</w:t>
            </w:r>
          </w:p>
          <w:p w14:paraId="7A0BE0CE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 Surgery</w:t>
            </w:r>
          </w:p>
          <w:p w14:paraId="7A0BE0CF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 Medical</w:t>
            </w:r>
          </w:p>
          <w:p w14:paraId="7A0BE0D0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 Trauma</w:t>
            </w:r>
          </w:p>
          <w:p w14:paraId="7A0BE0D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 xml:space="preserve">  Neurology/neurosurgery</w:t>
            </w:r>
          </w:p>
          <w:p w14:paraId="7A0BE0D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Urgent admission</w:t>
            </w:r>
          </w:p>
          <w:p w14:paraId="7A0BE0D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MAP at ICU admission</w:t>
            </w:r>
          </w:p>
          <w:p w14:paraId="7A0BE0D4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Use of corticosteroids</w:t>
            </w:r>
          </w:p>
          <w:p w14:paraId="7A0BE0D5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Respiratory failure</w:t>
            </w:r>
          </w:p>
          <w:p w14:paraId="7A0BE0D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BUN at ICU admission</w:t>
            </w:r>
          </w:p>
        </w:tc>
        <w:tc>
          <w:tcPr>
            <w:tcW w:w="1276" w:type="dxa"/>
            <w:tcBorders>
              <w:right w:val="nil"/>
            </w:tcBorders>
            <w:shd w:val="clear" w:color="auto" w:fill="auto"/>
            <w:vAlign w:val="center"/>
          </w:tcPr>
          <w:p w14:paraId="7A0BE0D7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03</w:t>
            </w:r>
          </w:p>
          <w:p w14:paraId="7A0BE0D8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2.41</w:t>
            </w:r>
          </w:p>
          <w:p w14:paraId="7A0BE0D9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66</w:t>
            </w:r>
          </w:p>
          <w:p w14:paraId="7A0BE0D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DB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Ref</w:t>
            </w:r>
          </w:p>
          <w:p w14:paraId="7A0BE0D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45</w:t>
            </w:r>
          </w:p>
          <w:p w14:paraId="7A0BE0DD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3.38</w:t>
            </w:r>
          </w:p>
          <w:p w14:paraId="7A0BE0DE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66</w:t>
            </w:r>
          </w:p>
          <w:p w14:paraId="7A0BE0DF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84</w:t>
            </w:r>
          </w:p>
          <w:p w14:paraId="7A0BE0E0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0.99</w:t>
            </w:r>
          </w:p>
          <w:p w14:paraId="7A0BE0E1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33</w:t>
            </w:r>
          </w:p>
          <w:p w14:paraId="7A0BE0E2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2.67</w:t>
            </w:r>
          </w:p>
          <w:p w14:paraId="7A0BE0E3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1.02</w:t>
            </w:r>
          </w:p>
        </w:tc>
        <w:tc>
          <w:tcPr>
            <w:tcW w:w="1493" w:type="dxa"/>
            <w:gridSpan w:val="5"/>
            <w:tcBorders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A0BE0E4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2-1.03)</w:t>
            </w:r>
          </w:p>
          <w:p w14:paraId="7A0BE0E5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70-3.40)</w:t>
            </w:r>
          </w:p>
          <w:p w14:paraId="7A0BE0E6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17-2.35)</w:t>
            </w:r>
          </w:p>
          <w:p w14:paraId="7A0BE0E7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E8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E9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6-1.98)</w:t>
            </w:r>
          </w:p>
          <w:p w14:paraId="7A0BE0E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2.00-5.74)</w:t>
            </w:r>
          </w:p>
          <w:p w14:paraId="7A0BE0EB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6-2.58)</w:t>
            </w:r>
          </w:p>
          <w:p w14:paraId="7A0BE0EC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33-2.56)</w:t>
            </w:r>
          </w:p>
          <w:p w14:paraId="7A0BE0ED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0.99-1.00)</w:t>
            </w:r>
          </w:p>
          <w:p w14:paraId="7A0BE0EE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0-1.77)</w:t>
            </w:r>
          </w:p>
          <w:p w14:paraId="7A0BE0EF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2.10-3.40)</w:t>
            </w:r>
          </w:p>
          <w:p w14:paraId="7A0BE0F0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(1.01-1.03)</w:t>
            </w:r>
          </w:p>
        </w:tc>
        <w:tc>
          <w:tcPr>
            <w:tcW w:w="1909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0BE0F1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ICU Delirium Incidence</w:t>
            </w:r>
          </w:p>
          <w:p w14:paraId="7A0BE0F2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</w:pPr>
          </w:p>
          <w:p w14:paraId="7A0BE0F3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val="en-GB" w:eastAsia="nl-NL"/>
              </w:rPr>
              <w:t>Logistic Regression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A0BE0F4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++</w:t>
            </w:r>
          </w:p>
        </w:tc>
      </w:tr>
      <w:tr w:rsidR="008A05CC" w:rsidRPr="008A05CC" w14:paraId="7A0BE0FB" w14:textId="77777777" w:rsidTr="00095A01">
        <w:trPr>
          <w:trHeight w:val="84"/>
        </w:trPr>
        <w:tc>
          <w:tcPr>
            <w:tcW w:w="1135" w:type="dxa"/>
            <w:vMerge/>
            <w:shd w:val="clear" w:color="auto" w:fill="auto"/>
            <w:vAlign w:val="center"/>
          </w:tcPr>
          <w:p w14:paraId="7A0BE0F6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highlight w:val="yellow"/>
                <w:lang w:val="en-GB" w:eastAsia="nl-NL"/>
              </w:rPr>
            </w:pPr>
          </w:p>
        </w:tc>
        <w:tc>
          <w:tcPr>
            <w:tcW w:w="1275" w:type="dxa"/>
            <w:tcBorders>
              <w:right w:val="nil"/>
            </w:tcBorders>
            <w:shd w:val="clear" w:color="auto" w:fill="auto"/>
            <w:vAlign w:val="center"/>
          </w:tcPr>
          <w:p w14:paraId="7A0BE0F7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Comments</w:t>
            </w:r>
          </w:p>
        </w:tc>
        <w:tc>
          <w:tcPr>
            <w:tcW w:w="12051" w:type="dxa"/>
            <w:gridSpan w:val="16"/>
            <w:tcBorders>
              <w:left w:val="nil"/>
            </w:tcBorders>
            <w:shd w:val="clear" w:color="auto" w:fill="auto"/>
            <w:vAlign w:val="center"/>
          </w:tcPr>
          <w:p w14:paraId="7A0BE0F8" w14:textId="77777777" w:rsidR="008A05CC" w:rsidRPr="008A05CC" w:rsidRDefault="008A05CC" w:rsidP="00FE668F">
            <w:pPr>
              <w:numPr>
                <w:ilvl w:val="0"/>
                <w:numId w:val="37"/>
              </w:numPr>
              <w:spacing w:after="0" w:line="240" w:lineRule="auto"/>
              <w:ind w:left="274" w:hanging="274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Development and validation of a prediction model with predictors readily available at ICU admission. Validation dataset AUROC 0.75 (95% CI 0.71-0.79)</w:t>
            </w:r>
          </w:p>
          <w:p w14:paraId="7A0BE0F9" w14:textId="77777777" w:rsidR="008A05CC" w:rsidRPr="008A05CC" w:rsidRDefault="008A05CC" w:rsidP="00FE668F">
            <w:pPr>
              <w:numPr>
                <w:ilvl w:val="0"/>
                <w:numId w:val="37"/>
              </w:numPr>
              <w:spacing w:after="0" w:line="240" w:lineRule="auto"/>
              <w:ind w:left="274" w:hanging="274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Predictor Effect Estimate: OR is the natural logarithm of the logistic regression coefficients of the prediction model.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0BE0FA" w14:textId="77777777" w:rsidR="008A05CC" w:rsidRPr="008A05CC" w:rsidRDefault="008A05CC" w:rsidP="008A05CC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</w:p>
        </w:tc>
      </w:tr>
      <w:tr w:rsidR="008A05CC" w:rsidRPr="008A05CC" w14:paraId="7A0BE0FD" w14:textId="77777777" w:rsidTr="00095A01">
        <w:trPr>
          <w:trHeight w:val="259"/>
        </w:trPr>
        <w:tc>
          <w:tcPr>
            <w:tcW w:w="15311" w:type="dxa"/>
            <w:gridSpan w:val="19"/>
            <w:shd w:val="clear" w:color="auto" w:fill="auto"/>
          </w:tcPr>
          <w:p w14:paraId="7A0BE0FC" w14:textId="77777777" w:rsidR="008A05CC" w:rsidRPr="008A05CC" w:rsidRDefault="008A05CC" w:rsidP="008A05CC">
            <w:pPr>
              <w:spacing w:after="0" w:line="240" w:lineRule="auto"/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</w:pPr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ICU: Intensive Care unit, CAM-ICU: Confusion Assessment Method for use in the ICU,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ly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: hourly, LOS: Length of </w:t>
            </w:r>
            <w:proofErr w:type="gram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stay,  MAP</w:t>
            </w:r>
            <w:proofErr w:type="gram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: mean arterial blood pressure, BUN: blood urea nitrogen, AUROC: area under the receiver operating characteristic curve,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s:hours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 xml:space="preserve">,  </w:t>
            </w:r>
            <w:proofErr w:type="spellStart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hr</w:t>
            </w:r>
            <w:proofErr w:type="spellEnd"/>
            <w:r w:rsidRPr="008A05CC">
              <w:rPr>
                <w:rFonts w:ascii="Segoe UI" w:eastAsia="Times New Roman" w:hAnsi="Segoe UI" w:cs="Segoe UI"/>
                <w:sz w:val="16"/>
                <w:szCs w:val="16"/>
                <w:lang w:eastAsia="nl-NL"/>
              </w:rPr>
              <w:t>: hour, OR: odds ratio, CI: confidence interval.</w:t>
            </w:r>
          </w:p>
        </w:tc>
      </w:tr>
    </w:tbl>
    <w:p w14:paraId="7A0BE0FE" w14:textId="77777777" w:rsidR="008A05CC" w:rsidRPr="008A05CC" w:rsidRDefault="008A05CC" w:rsidP="008A05CC">
      <w:pPr>
        <w:spacing w:after="0" w:line="240" w:lineRule="auto"/>
        <w:rPr>
          <w:rFonts w:ascii="Segoe UI" w:eastAsia="Times New Roman" w:hAnsi="Segoe UI" w:cs="Segoe UI"/>
          <w:sz w:val="16"/>
          <w:szCs w:val="16"/>
          <w:lang w:val="en-GB" w:eastAsia="nl-NL"/>
        </w:rPr>
      </w:pPr>
    </w:p>
    <w:p w14:paraId="7A0BE0FF" w14:textId="77777777" w:rsidR="00A1712B" w:rsidRDefault="00742691" w:rsidP="00742691">
      <w:pPr>
        <w:rPr>
          <w:rFonts w:ascii="Times New Roman" w:eastAsia="Times New Roman" w:hAnsi="Times New Roman" w:cs="Times New Roman"/>
          <w:b/>
          <w:color w:val="000000"/>
        </w:rPr>
      </w:pPr>
      <w:r>
        <w:rPr>
          <w:rFonts w:ascii="Times New Roman" w:eastAsia="Times New Roman" w:hAnsi="Times New Roman" w:cs="Times New Roman"/>
          <w:b/>
          <w:color w:val="000000"/>
        </w:rPr>
        <w:t xml:space="preserve"> </w:t>
      </w:r>
    </w:p>
    <w:p w14:paraId="6334FEA2" w14:textId="77777777" w:rsidR="00236871" w:rsidRDefault="00236871">
      <w:pPr>
        <w:rPr>
          <w:rFonts w:eastAsia="Times New Roman" w:cstheme="minorHAnsi"/>
          <w:b/>
          <w:color w:val="000000"/>
        </w:rPr>
      </w:pPr>
      <w:r>
        <w:rPr>
          <w:rFonts w:eastAsia="Times New Roman" w:cstheme="minorHAnsi"/>
          <w:b/>
          <w:color w:val="000000"/>
        </w:rPr>
        <w:br w:type="page"/>
      </w:r>
    </w:p>
    <w:p w14:paraId="7A0BE100" w14:textId="592B0A3F" w:rsidR="00A1712B" w:rsidRPr="00A1712B" w:rsidRDefault="00A1712B" w:rsidP="00742691">
      <w:pPr>
        <w:rPr>
          <w:rFonts w:eastAsia="Times New Roman" w:cstheme="minorHAnsi"/>
          <w:b/>
          <w:color w:val="000000"/>
        </w:rPr>
      </w:pPr>
      <w:bookmarkStart w:id="0" w:name="_GoBack"/>
      <w:bookmarkEnd w:id="0"/>
      <w:r w:rsidRPr="00A1712B">
        <w:rPr>
          <w:rFonts w:eastAsia="Times New Roman" w:cstheme="minorHAnsi"/>
          <w:b/>
          <w:color w:val="000000"/>
        </w:rPr>
        <w:lastRenderedPageBreak/>
        <w:t>References</w:t>
      </w:r>
    </w:p>
    <w:p w14:paraId="7A0BE101" w14:textId="77777777" w:rsidR="00A1712B" w:rsidRPr="00A1712B" w:rsidRDefault="00A1712B" w:rsidP="00A1712B">
      <w:pPr>
        <w:pStyle w:val="EndNoteBibliography"/>
        <w:ind w:left="720" w:hanging="720"/>
        <w:rPr>
          <w:noProof/>
        </w:rPr>
      </w:pPr>
      <w:r>
        <w:rPr>
          <w:rFonts w:ascii="Times New Roman" w:eastAsia="Times New Roman" w:hAnsi="Times New Roman" w:cs="Times New Roman"/>
          <w:b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color w:val="000000"/>
        </w:rPr>
        <w:instrText xml:space="preserve"> ADDIN EN.REFLIST </w:instrText>
      </w:r>
      <w:r>
        <w:rPr>
          <w:rFonts w:ascii="Times New Roman" w:eastAsia="Times New Roman" w:hAnsi="Times New Roman" w:cs="Times New Roman"/>
          <w:b/>
          <w:color w:val="000000"/>
        </w:rPr>
        <w:fldChar w:fldCharType="separate"/>
      </w:r>
      <w:r w:rsidRPr="00A1712B">
        <w:rPr>
          <w:noProof/>
        </w:rPr>
        <w:t>1.</w:t>
      </w:r>
      <w:r w:rsidRPr="00A1712B">
        <w:rPr>
          <w:noProof/>
        </w:rPr>
        <w:tab/>
        <w:t xml:space="preserve">van den Boogaard M, Pickkers P, Slooter AJ, Kuiper MA, Spronk PE, van der Voort PH, van der Hoeven JG, Donders R, van Achterberg T, Schoonhoven L: </w:t>
      </w:r>
      <w:r w:rsidRPr="00A1712B">
        <w:rPr>
          <w:b/>
          <w:noProof/>
        </w:rPr>
        <w:t>Development and validation of PRE-DELIRIC (PREdiction of DELIRium in ICu patients) delirium prediction model for intensive care patients: observational multicentre study</w:t>
      </w:r>
      <w:r w:rsidRPr="00A1712B">
        <w:rPr>
          <w:noProof/>
        </w:rPr>
        <w:t xml:space="preserve">. </w:t>
      </w:r>
      <w:r w:rsidRPr="00A1712B">
        <w:rPr>
          <w:i/>
          <w:noProof/>
        </w:rPr>
        <w:t xml:space="preserve">Bmj </w:t>
      </w:r>
      <w:r w:rsidRPr="00A1712B">
        <w:rPr>
          <w:noProof/>
        </w:rPr>
        <w:t xml:space="preserve">2012, </w:t>
      </w:r>
      <w:r w:rsidRPr="00A1712B">
        <w:rPr>
          <w:b/>
          <w:noProof/>
        </w:rPr>
        <w:t>344</w:t>
      </w:r>
      <w:r w:rsidRPr="00A1712B">
        <w:rPr>
          <w:noProof/>
        </w:rPr>
        <w:t>:e420.</w:t>
      </w:r>
    </w:p>
    <w:p w14:paraId="7A0BE102" w14:textId="77777777" w:rsidR="00A1712B" w:rsidRPr="00A1712B" w:rsidRDefault="00A1712B" w:rsidP="00A1712B">
      <w:pPr>
        <w:pStyle w:val="EndNoteBibliography"/>
        <w:ind w:left="720" w:hanging="720"/>
        <w:rPr>
          <w:noProof/>
        </w:rPr>
      </w:pPr>
      <w:r w:rsidRPr="00A1712B">
        <w:rPr>
          <w:noProof/>
        </w:rPr>
        <w:t>2.</w:t>
      </w:r>
      <w:r w:rsidRPr="00A1712B">
        <w:rPr>
          <w:noProof/>
        </w:rPr>
        <w:tab/>
        <w:t>van den Boogaard M, Schoonhoven L, Maseda E, Plowright C, Jones C, Luetz A, Sackey PV, Jorens PG, Aitken LM, van Haren FMP</w:t>
      </w:r>
      <w:r w:rsidRPr="00A1712B">
        <w:rPr>
          <w:i/>
          <w:noProof/>
        </w:rPr>
        <w:t xml:space="preserve"> et al</w:t>
      </w:r>
      <w:r w:rsidRPr="00A1712B">
        <w:rPr>
          <w:noProof/>
        </w:rPr>
        <w:t xml:space="preserve">: </w:t>
      </w:r>
      <w:r w:rsidRPr="00A1712B">
        <w:rPr>
          <w:b/>
          <w:noProof/>
        </w:rPr>
        <w:t>Recalibration of the delirium prediction model for ICU patients (PRE-DELIRIC): a multinational observational study</w:t>
      </w:r>
      <w:r w:rsidRPr="00A1712B">
        <w:rPr>
          <w:noProof/>
        </w:rPr>
        <w:t xml:space="preserve">. </w:t>
      </w:r>
      <w:r w:rsidRPr="00A1712B">
        <w:rPr>
          <w:i/>
          <w:noProof/>
        </w:rPr>
        <w:t xml:space="preserve">Intensive Care Med </w:t>
      </w:r>
      <w:r w:rsidRPr="00A1712B">
        <w:rPr>
          <w:noProof/>
        </w:rPr>
        <w:t xml:space="preserve">2014, </w:t>
      </w:r>
      <w:r w:rsidRPr="00A1712B">
        <w:rPr>
          <w:b/>
          <w:noProof/>
        </w:rPr>
        <w:t>40</w:t>
      </w:r>
      <w:r w:rsidRPr="00A1712B">
        <w:rPr>
          <w:noProof/>
        </w:rPr>
        <w:t>(3):361-369.</w:t>
      </w:r>
    </w:p>
    <w:p w14:paraId="7A0BE103" w14:textId="77777777" w:rsidR="00A1712B" w:rsidRPr="00A1712B" w:rsidRDefault="00A1712B" w:rsidP="00A1712B">
      <w:pPr>
        <w:pStyle w:val="EndNoteBibliography"/>
        <w:ind w:left="720" w:hanging="720"/>
        <w:rPr>
          <w:noProof/>
        </w:rPr>
      </w:pPr>
      <w:r w:rsidRPr="00A1712B">
        <w:rPr>
          <w:noProof/>
        </w:rPr>
        <w:t>3.</w:t>
      </w:r>
      <w:r w:rsidRPr="00A1712B">
        <w:rPr>
          <w:noProof/>
        </w:rPr>
        <w:tab/>
        <w:t xml:space="preserve">Guenther U, Theuerkauf N, Frommann I, Brimmers K, Malik R, Stori S, Scheidemann M, Putensen C, Popp J: </w:t>
      </w:r>
      <w:r w:rsidRPr="00A1712B">
        <w:rPr>
          <w:b/>
          <w:noProof/>
        </w:rPr>
        <w:t>Predisposing and precipitating factors of delirium after cardiac surgery: a prospective observational cohort study</w:t>
      </w:r>
      <w:r w:rsidRPr="00A1712B">
        <w:rPr>
          <w:noProof/>
        </w:rPr>
        <w:t xml:space="preserve">. </w:t>
      </w:r>
      <w:r w:rsidRPr="00A1712B">
        <w:rPr>
          <w:i/>
          <w:noProof/>
        </w:rPr>
        <w:t xml:space="preserve">Ann Surg </w:t>
      </w:r>
      <w:r w:rsidRPr="00A1712B">
        <w:rPr>
          <w:noProof/>
        </w:rPr>
        <w:t xml:space="preserve">2013, </w:t>
      </w:r>
      <w:r w:rsidRPr="00A1712B">
        <w:rPr>
          <w:b/>
          <w:noProof/>
        </w:rPr>
        <w:t>257</w:t>
      </w:r>
      <w:r w:rsidRPr="00A1712B">
        <w:rPr>
          <w:noProof/>
        </w:rPr>
        <w:t>(6):1160-1167.</w:t>
      </w:r>
    </w:p>
    <w:p w14:paraId="7A0BE104" w14:textId="77777777" w:rsidR="00A1712B" w:rsidRPr="00A1712B" w:rsidRDefault="00A1712B" w:rsidP="00A1712B">
      <w:pPr>
        <w:pStyle w:val="EndNoteBibliography"/>
        <w:ind w:left="720" w:hanging="720"/>
        <w:rPr>
          <w:noProof/>
        </w:rPr>
      </w:pPr>
      <w:r w:rsidRPr="00A1712B">
        <w:rPr>
          <w:noProof/>
        </w:rPr>
        <w:t>4.</w:t>
      </w:r>
      <w:r w:rsidRPr="00A1712B">
        <w:rPr>
          <w:noProof/>
        </w:rPr>
        <w:tab/>
        <w:t>Wassenaar A, van den Boogaard M, van Achterberg T, Slooter AJC, Kuiper MA, Hoogendoorn ME, Simons KS, Maseda E, Pinto N, Jones C</w:t>
      </w:r>
      <w:r w:rsidRPr="00A1712B">
        <w:rPr>
          <w:i/>
          <w:noProof/>
        </w:rPr>
        <w:t xml:space="preserve"> et al</w:t>
      </w:r>
      <w:r w:rsidRPr="00A1712B">
        <w:rPr>
          <w:noProof/>
        </w:rPr>
        <w:t xml:space="preserve">: </w:t>
      </w:r>
      <w:r w:rsidRPr="00A1712B">
        <w:rPr>
          <w:b/>
          <w:noProof/>
        </w:rPr>
        <w:t>Multinational development and validation of an early prediction model for delirium in ICU patients</w:t>
      </w:r>
      <w:r w:rsidRPr="00A1712B">
        <w:rPr>
          <w:noProof/>
        </w:rPr>
        <w:t xml:space="preserve">. </w:t>
      </w:r>
      <w:r w:rsidRPr="00A1712B">
        <w:rPr>
          <w:i/>
          <w:noProof/>
        </w:rPr>
        <w:t xml:space="preserve">Intensive Care Med </w:t>
      </w:r>
      <w:r w:rsidRPr="00A1712B">
        <w:rPr>
          <w:noProof/>
        </w:rPr>
        <w:t xml:space="preserve">2015, </w:t>
      </w:r>
      <w:r w:rsidRPr="00A1712B">
        <w:rPr>
          <w:b/>
          <w:noProof/>
        </w:rPr>
        <w:t>41</w:t>
      </w:r>
      <w:r w:rsidRPr="00A1712B">
        <w:rPr>
          <w:noProof/>
        </w:rPr>
        <w:t>(6):1048-1056.</w:t>
      </w:r>
    </w:p>
    <w:p w14:paraId="7A0BE105" w14:textId="77777777" w:rsidR="00FE668F" w:rsidRDefault="00A1712B" w:rsidP="00742691">
      <w:pPr>
        <w:rPr>
          <w:rFonts w:ascii="Times New Roman" w:eastAsia="Times New Roman" w:hAnsi="Times New Roman" w:cs="Times New Roman"/>
          <w:b/>
          <w:color w:val="000000"/>
        </w:rPr>
      </w:pPr>
      <w:r>
        <w:rPr>
          <w:rFonts w:ascii="Times New Roman" w:eastAsia="Times New Roman" w:hAnsi="Times New Roman" w:cs="Times New Roman"/>
          <w:b/>
          <w:color w:val="000000"/>
        </w:rPr>
        <w:fldChar w:fldCharType="end"/>
      </w:r>
    </w:p>
    <w:sectPr w:rsidR="00FE668F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147&lt;/item&gt;&lt;item&gt;1790&lt;/item&gt;&lt;item&gt;1823&lt;/item&gt;&lt;item&gt;2603&lt;/item&gt;&lt;/record-ids&gt;&lt;/item&gt;&lt;/Libraries&gt;"/>
  </w:docVars>
  <w:rsids>
    <w:rsidRoot w:val="00206842"/>
    <w:rsid w:val="000374FC"/>
    <w:rsid w:val="00062991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36871"/>
    <w:rsid w:val="0025391E"/>
    <w:rsid w:val="0025734A"/>
    <w:rsid w:val="00272D4B"/>
    <w:rsid w:val="002937BF"/>
    <w:rsid w:val="002B6F56"/>
    <w:rsid w:val="002E1184"/>
    <w:rsid w:val="00337F45"/>
    <w:rsid w:val="00345DDE"/>
    <w:rsid w:val="003801D7"/>
    <w:rsid w:val="00397F9B"/>
    <w:rsid w:val="003B3AF7"/>
    <w:rsid w:val="003E74AC"/>
    <w:rsid w:val="00400A03"/>
    <w:rsid w:val="004716D5"/>
    <w:rsid w:val="004B575E"/>
    <w:rsid w:val="004D7A60"/>
    <w:rsid w:val="00504D2A"/>
    <w:rsid w:val="005242B8"/>
    <w:rsid w:val="00524FC2"/>
    <w:rsid w:val="00525205"/>
    <w:rsid w:val="00530887"/>
    <w:rsid w:val="00532308"/>
    <w:rsid w:val="00540A97"/>
    <w:rsid w:val="005B2D98"/>
    <w:rsid w:val="005B4558"/>
    <w:rsid w:val="005C778A"/>
    <w:rsid w:val="005D06F0"/>
    <w:rsid w:val="00610867"/>
    <w:rsid w:val="006460EA"/>
    <w:rsid w:val="0066095A"/>
    <w:rsid w:val="0066231F"/>
    <w:rsid w:val="006A244B"/>
    <w:rsid w:val="006E6D14"/>
    <w:rsid w:val="006F155E"/>
    <w:rsid w:val="006F75FD"/>
    <w:rsid w:val="007015DD"/>
    <w:rsid w:val="007131D2"/>
    <w:rsid w:val="0072011C"/>
    <w:rsid w:val="00730CB2"/>
    <w:rsid w:val="00742691"/>
    <w:rsid w:val="0078025A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902336"/>
    <w:rsid w:val="0092104D"/>
    <w:rsid w:val="009A6F0A"/>
    <w:rsid w:val="009C32E2"/>
    <w:rsid w:val="009C6800"/>
    <w:rsid w:val="009E2CFB"/>
    <w:rsid w:val="00A1712B"/>
    <w:rsid w:val="00A261D8"/>
    <w:rsid w:val="00A31115"/>
    <w:rsid w:val="00A37B8F"/>
    <w:rsid w:val="00A83F38"/>
    <w:rsid w:val="00AA7DFA"/>
    <w:rsid w:val="00AD33E0"/>
    <w:rsid w:val="00B07ED5"/>
    <w:rsid w:val="00B13B9F"/>
    <w:rsid w:val="00B6102A"/>
    <w:rsid w:val="00B7045B"/>
    <w:rsid w:val="00BB2891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7919"/>
    <w:rsid w:val="00D03F90"/>
    <w:rsid w:val="00D300D1"/>
    <w:rsid w:val="00D7055A"/>
    <w:rsid w:val="00D73235"/>
    <w:rsid w:val="00D839D3"/>
    <w:rsid w:val="00DA2EB2"/>
    <w:rsid w:val="00DE7A0F"/>
    <w:rsid w:val="00E705C8"/>
    <w:rsid w:val="00E75477"/>
    <w:rsid w:val="00E91401"/>
    <w:rsid w:val="00E920F6"/>
    <w:rsid w:val="00EF7D73"/>
    <w:rsid w:val="00F1257D"/>
    <w:rsid w:val="00F2570B"/>
    <w:rsid w:val="00F36B28"/>
    <w:rsid w:val="00F42EB6"/>
    <w:rsid w:val="00F44908"/>
    <w:rsid w:val="00F452EF"/>
    <w:rsid w:val="00FE668F"/>
    <w:rsid w:val="00FF5D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0BDFC4"/>
  <w15:docId w15:val="{060FC49F-BAA6-4003-9442-3AD8E64DA7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B455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1712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712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F577FF-1744-40EC-9B4A-A29F429873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04</Words>
  <Characters>8654</Characters>
  <Application>Microsoft Office Word</Application>
  <DocSecurity>0</DocSecurity>
  <Lines>262</Lines>
  <Paragraphs>6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10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3</cp:revision>
  <dcterms:created xsi:type="dcterms:W3CDTF">2017-10-24T18:06:00Z</dcterms:created>
  <dcterms:modified xsi:type="dcterms:W3CDTF">2018-06-07T1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80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